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06E877BD" w:rsidR="006A1824" w:rsidRDefault="00A91D2B" w:rsidP="004720FD">
      <w:pPr>
        <w:spacing w:after="0" w:line="240" w:lineRule="auto"/>
        <w:jc w:val="center"/>
        <w:rPr>
          <w:b/>
        </w:rPr>
      </w:pPr>
      <w:r w:rsidRPr="00480E6C">
        <w:rPr>
          <w:b/>
        </w:rPr>
        <w:t xml:space="preserve">Word count: </w:t>
      </w:r>
      <w:r w:rsidR="00E82814">
        <w:rPr>
          <w:b/>
        </w:rPr>
        <w:t>4024</w:t>
      </w:r>
      <w:bookmarkStart w:id="0" w:name="_GoBack"/>
      <w:bookmarkEnd w:id="0"/>
      <w:r w:rsidR="00036340" w:rsidRPr="00A1015D">
        <w:rPr>
          <w:b/>
        </w:rPr>
        <w:t xml:space="preserve"> words</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Default="00036340" w:rsidP="00036340">
      <w:pPr>
        <w:pStyle w:val="Pardeliste"/>
        <w:numPr>
          <w:ilvl w:val="0"/>
          <w:numId w:val="19"/>
        </w:numPr>
      </w:pPr>
      <w:r w:rsidRPr="00A1015D">
        <w:t>TBD</w:t>
      </w:r>
    </w:p>
    <w:p w14:paraId="47B35570" w14:textId="787F7834" w:rsidR="00B362EF" w:rsidRPr="00A1015D" w:rsidRDefault="00B362EF" w:rsidP="00036340">
      <w:pPr>
        <w:pStyle w:val="Pardeliste"/>
        <w:numPr>
          <w:ilvl w:val="0"/>
          <w:numId w:val="19"/>
        </w:numPr>
      </w:pPr>
      <w:r>
        <w:t>Initial search space</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04D7158B"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DB666B">
          <w:rPr>
            <w:noProof/>
          </w:rPr>
          <w:t>1</w:t>
        </w:r>
      </w:hyperlink>
      <w:r w:rsidR="00A65AE8">
        <w:rPr>
          <w:noProof/>
        </w:rPr>
        <w:t>,</w:t>
      </w:r>
      <w:hyperlink w:anchor="_ENREF_1_2" w:tooltip="Henkelman, 1993 #2832" w:history="1">
        <w:r w:rsidR="00DB666B">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0DB6ECDA"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DB666B">
          <w:rPr>
            <w:noProof/>
          </w:rPr>
          <w:t>3</w:t>
        </w:r>
      </w:hyperlink>
      <w:r w:rsidR="00A65AE8">
        <w:rPr>
          <w:noProof/>
        </w:rPr>
        <w:t>,</w:t>
      </w:r>
      <w:hyperlink w:anchor="_ENREF_1_4" w:tooltip="Schmierer, 2008 #3675" w:history="1">
        <w:r w:rsidR="00DB666B">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DB666B">
          <w:rPr>
            <w:noProof/>
          </w:rPr>
          <w:t>5</w:t>
        </w:r>
      </w:hyperlink>
      <w:r w:rsidR="00A65AE8">
        <w:rPr>
          <w:noProof/>
        </w:rPr>
        <w:t>,</w:t>
      </w:r>
      <w:hyperlink w:anchor="_ENREF_1_6" w:tooltip="Yarnykh, 2012 #3770" w:history="1">
        <w:r w:rsidR="00DB666B">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095E0263"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DB666B">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DB666B">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3E47DD"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2726E224"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DB666B">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3E47DD"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7FDC5467"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DB666B">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02175DF6"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DB666B">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23F7FA4B"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DB666B">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2F5232FD"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DB666B">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B1823"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DB666B">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7CD84BA3"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DB666B">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5640DB86"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DB666B">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DB666B">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w:t>
      </w:r>
      <w:r w:rsidR="00B85D07">
        <w:lastRenderedPageBreak/>
        <w:t>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w:t>
      </w:r>
      <w:r w:rsidR="003564EA">
        <w:lastRenderedPageBreak/>
        <w:t xml:space="preserve">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lastRenderedPageBreak/>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w:t>
      </w:r>
      <w:r w:rsidR="00191965">
        <w:lastRenderedPageBreak/>
        <w:t xml:space="preserve">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55AA50C6"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 </w:instrTex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DATA </w:instrText>
      </w:r>
      <w:r w:rsidR="001C7A2F">
        <w:fldChar w:fldCharType="end"/>
      </w:r>
      <w:r w:rsidR="001C7A2F">
        <w:fldChar w:fldCharType="separate"/>
      </w:r>
      <w:r w:rsidR="001C7A2F">
        <w:rPr>
          <w:noProof/>
        </w:rPr>
        <w:t>(</w:t>
      </w:r>
      <w:hyperlink w:anchor="_ENREF_1_13" w:tooltip="Boudreau, 2017 #8258" w:history="1">
        <w:r w:rsidR="00DB666B">
          <w:rPr>
            <w:noProof/>
          </w:rPr>
          <w:t>13</w:t>
        </w:r>
      </w:hyperlink>
      <w:r w:rsidR="001C7A2F">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377CFDCC" w:rsidR="006B176E" w:rsidRPr="00C154D6" w:rsidRDefault="00C92804" w:rsidP="00C81C2A">
      <w:r>
        <w:lastRenderedPageBreak/>
        <w:t>The work presented here considered a specific qMT fitting model (Sled and Pike</w:t>
      </w:r>
      <w:r>
        <w:fldChar w:fldCharType="begin"/>
      </w:r>
      <w:r>
        <w:instrText xml:space="preserve"> ADDIN EN.CITE &lt;EndNote&gt;&lt;Cite&gt;&lt;Author&gt;Sled&lt;/Author&gt;&lt;Year&gt;2001&lt;/Year&gt;&lt;RecNum&gt;17&lt;/RecNum&gt;&lt;DisplayText&gt;(1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14" w:tooltip="Sled, 2001 #17" w:history="1">
        <w:r w:rsidR="00DB666B">
          <w:rPr>
            <w:noProof/>
          </w:rPr>
          <w:t>14</w:t>
        </w:r>
      </w:hyperlink>
      <w:r>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5C3813">
        <w:instrText xml:space="preserve"> ADDIN EN.CITE &lt;EndNote&gt;&lt;Cite&gt;&lt;Author&gt;Yarnykh&lt;/Author&gt;&lt;Year&gt;2002&lt;/Year&gt;&lt;RecNum&gt;3719&lt;/RecNum&gt;&lt;DisplayText&gt;(15)&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5C3813">
        <w:rPr>
          <w:noProof/>
        </w:rPr>
        <w:t>(</w:t>
      </w:r>
      <w:hyperlink w:anchor="_ENREF_1_15" w:tooltip="Yarnykh, 2002 #3719" w:history="1">
        <w:r w:rsidR="00DB666B">
          <w:rPr>
            <w:noProof/>
          </w:rPr>
          <w:t>15</w:t>
        </w:r>
      </w:hyperlink>
      <w:r w:rsidR="005C3813">
        <w:rPr>
          <w:noProof/>
        </w:rPr>
        <w:t>)</w:t>
      </w:r>
      <w:r w:rsidR="005C3813">
        <w:fldChar w:fldCharType="end"/>
      </w:r>
      <w:r w:rsidR="005C3813">
        <w:t xml:space="preserve"> and Ramani’s continuous wave power equivalent model </w:t>
      </w:r>
      <w:r w:rsidR="005C3813">
        <w:fldChar w:fldCharType="begin"/>
      </w:r>
      <w:r w:rsidR="005C3813">
        <w:instrText xml:space="preserve"> ADDIN EN.CITE &lt;EndNote&gt;&lt;Cite&gt;&lt;Author&gt;Ramani&lt;/Author&gt;&lt;Year&gt;2002&lt;/Year&gt;&lt;RecNum&gt;3661&lt;/RecNum&gt;&lt;DisplayText&gt;(16)&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5C3813">
        <w:rPr>
          <w:noProof/>
        </w:rPr>
        <w:t>(</w:t>
      </w:r>
      <w:hyperlink w:anchor="_ENREF_1_16" w:tooltip="Ramani, 2002 #3661" w:history="1">
        <w:r w:rsidR="00DB666B">
          <w:rPr>
            <w:noProof/>
          </w:rPr>
          <w:t>16</w:t>
        </w:r>
      </w:hyperlink>
      <w:r w:rsidR="005C3813">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xml:space="preserve">) instead of Sled and Pike’s F  = </w:t>
      </w:r>
      <w:r w:rsidR="00C154D6">
        <w:t>M</w:t>
      </w:r>
      <w:r w:rsidR="00C154D6">
        <w:rPr>
          <w:vertAlign w:val="subscript"/>
        </w:rPr>
        <w:t>0,r</w:t>
      </w:r>
      <w:r w:rsidR="00C154D6">
        <w:t xml:space="preserve"> / </w:t>
      </w:r>
      <w:r w:rsidR="00C154D6">
        <w:t>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qMT acquisition protocols. Single-point qMT fitting models </w:t>
      </w:r>
      <w:r w:rsidR="0038797B">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38797B">
        <w:instrText xml:space="preserve"> ADDIN EN.CITE </w:instrText>
      </w:r>
      <w:r w:rsidR="0038797B">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38797B">
        <w:instrText xml:space="preserve"> ADDIN EN.CITE.DATA </w:instrText>
      </w:r>
      <w:r w:rsidR="0038797B">
        <w:fldChar w:fldCharType="end"/>
      </w:r>
      <w:r w:rsidR="0038797B">
        <w:fldChar w:fldCharType="separate"/>
      </w:r>
      <w:r w:rsidR="0038797B">
        <w:rPr>
          <w:noProof/>
        </w:rPr>
        <w:t>(</w:t>
      </w:r>
      <w:hyperlink w:anchor="_ENREF_1_5" w:tooltip="Underhill, 2011 #3772" w:history="1">
        <w:r w:rsidR="00DB666B">
          <w:rPr>
            <w:noProof/>
          </w:rPr>
          <w:t>5</w:t>
        </w:r>
      </w:hyperlink>
      <w:r w:rsidR="0038797B">
        <w:rPr>
          <w:noProof/>
        </w:rPr>
        <w:t>,</w:t>
      </w:r>
      <w:hyperlink w:anchor="_ENREF_1_6" w:tooltip="Yarnykh, 2012 #3770" w:history="1">
        <w:r w:rsidR="00DB666B">
          <w:rPr>
            <w:noProof/>
          </w:rPr>
          <w:t>6</w:t>
        </w:r>
      </w:hyperlink>
      <w:r w:rsidR="0038797B">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72F88D3C"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w:t>
      </w:r>
      <w:r w:rsidR="002F0DBA">
        <w:lastRenderedPageBreak/>
        <w:t xml:space="preserve">equations to be used as a condition in the optimization algorithm. Lankford and Does </w:t>
      </w:r>
      <w:r w:rsidR="002F0DBA">
        <w:fldChar w:fldCharType="begin"/>
      </w:r>
      <w:r w:rsidR="002F0DBA">
        <w:instrText xml:space="preserve"> ADDIN EN.CITE &lt;EndNote&gt;&lt;Cite&gt;&lt;Author&gt;Lankford&lt;/Author&gt;&lt;Year&gt;2017&lt;/Year&gt;&lt;RecNum&gt;8256&lt;/RecNum&gt;&lt;DisplayText&gt;(1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2F0DBA">
        <w:rPr>
          <w:noProof/>
        </w:rPr>
        <w:t>(</w:t>
      </w:r>
      <w:hyperlink w:anchor="_ENREF_1_17" w:tooltip="Lankford, 2017 #8256" w:history="1">
        <w:r w:rsidR="00DB666B">
          <w:rPr>
            <w:noProof/>
          </w:rPr>
          <w:t>17</w:t>
        </w:r>
      </w:hyperlink>
      <w:r w:rsidR="002F0DBA">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67CE4B87" w14:textId="15339EA6"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654E20">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654E20">
        <w:rPr>
          <w:noProof/>
        </w:rPr>
        <w:t>(</w:t>
      </w:r>
      <w:hyperlink w:anchor="_ENREF_1_10" w:tooltip="Cercignani, 2006 #3570" w:history="1">
        <w:r w:rsidR="00DB666B">
          <w:rPr>
            <w:noProof/>
          </w:rPr>
          <w:t>10</w:t>
        </w:r>
      </w:hyperlink>
      <w:r w:rsidR="00654E20">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w:t>
      </w:r>
      <w:r w:rsidR="006E51D4">
        <w:lastRenderedPageBreak/>
        <w:t xml:space="preserve">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wLDExLDE4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A05C05">
        <w:instrText xml:space="preserve"> ADDIN EN.CITE </w:instrText>
      </w:r>
      <w:r w:rsidR="00A05C05">
        <w:fldChar w:fldCharType="begin">
          <w:fldData xml:space="preserve">PEVuZE5vdGU+PENpdGU+PEF1dGhvcj5DZXJjaWduYW5pPC9BdXRob3I+PFllYXI+MjAwNjwvWWVh
cj48UmVjTnVtPjM1NzA8L1JlY051bT48RGlzcGxheVRleHQ+KDEwLDExLDE4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A05C05">
        <w:instrText xml:space="preserve"> ADDIN EN.CITE.DATA </w:instrText>
      </w:r>
      <w:r w:rsidR="00A05C05">
        <w:fldChar w:fldCharType="end"/>
      </w:r>
      <w:r w:rsidR="00A05C05">
        <w:fldChar w:fldCharType="separate"/>
      </w:r>
      <w:r w:rsidR="00A05C05">
        <w:rPr>
          <w:noProof/>
        </w:rPr>
        <w:t>(</w:t>
      </w:r>
      <w:hyperlink w:anchor="_ENREF_1_10" w:tooltip="Cercignani, 2006 #3570" w:history="1">
        <w:r w:rsidR="00DB666B">
          <w:rPr>
            <w:noProof/>
          </w:rPr>
          <w:t>10</w:t>
        </w:r>
      </w:hyperlink>
      <w:r w:rsidR="00A05C05">
        <w:rPr>
          <w:noProof/>
        </w:rPr>
        <w:t>,</w:t>
      </w:r>
      <w:hyperlink w:anchor="_ENREF_1_11" w:tooltip="Levesque, 2011 #2822" w:history="1">
        <w:r w:rsidR="00DB666B">
          <w:rPr>
            <w:noProof/>
          </w:rPr>
          <w:t>11</w:t>
        </w:r>
      </w:hyperlink>
      <w:r w:rsidR="00A05C05">
        <w:rPr>
          <w:noProof/>
        </w:rPr>
        <w:t>,</w:t>
      </w:r>
      <w:hyperlink w:anchor="_ENREF_1_18" w:tooltip="Battiston, 2017 #8257" w:history="1">
        <w:r w:rsidR="00DB666B">
          <w:rPr>
            <w:noProof/>
          </w:rPr>
          <w:t>18</w:t>
        </w:r>
      </w:hyperlink>
      <w:r w:rsidR="00A05C05">
        <w:rPr>
          <w:noProof/>
        </w:rPr>
        <w:t>)</w:t>
      </w:r>
      <w:r w:rsidR="00A05C05">
        <w:fldChar w:fldCharType="end"/>
      </w:r>
      <w:r w:rsidR="00A05C05">
        <w:t xml:space="preserve">, </w:t>
      </w:r>
      <w:r w:rsidR="005510F8">
        <w:t>and Eqs. 1 and 2 were developed as a result of a recent comprehensive B</w:t>
      </w:r>
      <w:r w:rsidR="005510F8">
        <w:rPr>
          <w:vertAlign w:val="subscript"/>
        </w:rPr>
        <w:t>1</w:t>
      </w:r>
      <w:r w:rsidR="005510F8">
        <w:t xml:space="preserve">-sensitivity analysis of qMT study </w:t>
      </w:r>
      <w:r w:rsidR="005510F8">
        <w:fldChar w:fldCharType="begin"/>
      </w:r>
      <w:r w:rsidR="005510F8">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5510F8">
        <w:rPr>
          <w:noProof/>
        </w:rPr>
        <w:t>(</w:t>
      </w:r>
      <w:hyperlink w:anchor="_ENREF_1_8" w:tooltip="Boudreau, 2017 #8255" w:history="1">
        <w:r w:rsidR="00DB666B">
          <w:rPr>
            <w:noProof/>
          </w:rPr>
          <w:t>8</w:t>
        </w:r>
      </w:hyperlink>
      <w:r w:rsidR="005510F8">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DB666B">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DB666B">
        <w:rPr>
          <w:noProof/>
        </w:rPr>
        <w:t>(</w:t>
      </w:r>
      <w:hyperlink w:anchor="_ENREF_1_10" w:tooltip="Cercignani, 2006 #3570" w:history="1">
        <w:r w:rsidR="00DB666B">
          <w:rPr>
            <w:noProof/>
          </w:rPr>
          <w:t>10</w:t>
        </w:r>
      </w:hyperlink>
      <w:r w:rsidR="00DB666B">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400EACE1" w:rsidR="00F377D6" w:rsidRPr="00DC52DA" w:rsidRDefault="00BA3521" w:rsidP="00F377D6">
      <w:r>
        <w:t>Overall, this work presents a framework for designing optimal qMT acquisition protocols for robustness against inaccuracies in auxiliary measurements (e.g. B</w:t>
      </w:r>
      <w:r>
        <w:rPr>
          <w:vertAlign w:val="subscript"/>
        </w:rPr>
        <w:t>1</w:t>
      </w:r>
      <w:r>
        <w:t xml:space="preserve">) by regularizing the Cramér-Rao lower bound with </w:t>
      </w:r>
      <w:r w:rsidR="00E82814">
        <w:t xml:space="preserve">fitting parameter </w:t>
      </w:r>
      <w:r>
        <w:t xml:space="preserve">sensitivity information. </w:t>
      </w:r>
      <w:r w:rsidR="00F377D6">
        <w:t xml:space="preserve">These finding imply that </w:t>
      </w:r>
      <w:r w:rsidR="00DC52DA">
        <w:t>B</w:t>
      </w:r>
      <w:r w:rsidR="00DC52DA">
        <w:rPr>
          <w:vertAlign w:val="subscript"/>
        </w:rPr>
        <w:t>1</w:t>
      </w:r>
      <w:r w:rsidR="00DC52DA">
        <w:t xml:space="preserve"> could be omitted from the qMT optimized acquisition protocol</w:t>
      </w:r>
      <w:r w:rsidR="00D3018F">
        <w:t xml:space="preserve"> with minimal impact on the </w:t>
      </w:r>
      <w:r w:rsidR="006F760C">
        <w:t>pool-size ratio estimations</w:t>
      </w:r>
      <w:r w:rsidR="00DC52DA">
        <w:t xml:space="preserve"> (&lt; 1% </w:t>
      </w:r>
      <w:r w:rsidR="006F760C">
        <w:t>error</w:t>
      </w:r>
      <w:r w:rsidR="00DC52DA">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52AF23E7" w14:textId="77777777" w:rsidR="00DB666B" w:rsidRPr="00DB666B" w:rsidRDefault="00A97D0F" w:rsidP="00DB666B">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DB666B" w:rsidRPr="00DB666B">
        <w:rPr>
          <w:noProof/>
        </w:rPr>
        <w:t>1.</w:t>
      </w:r>
      <w:r w:rsidR="00DB666B" w:rsidRPr="00DB666B">
        <w:rPr>
          <w:noProof/>
        </w:rPr>
        <w:tab/>
        <w:t>Wolff SD, Balaban RS. Magnetization transfer contrast (MTC) and tissue water proton relaxation in vivo. Magn Reson Med 1989;10(1):135-144.</w:t>
      </w:r>
      <w:bookmarkEnd w:id="1"/>
    </w:p>
    <w:p w14:paraId="4241879F" w14:textId="77777777" w:rsidR="00DB666B" w:rsidRPr="00DB666B" w:rsidRDefault="00DB666B" w:rsidP="00DB666B">
      <w:pPr>
        <w:pStyle w:val="EndNoteBibliography"/>
        <w:spacing w:after="0"/>
        <w:ind w:left="720" w:hanging="720"/>
        <w:rPr>
          <w:noProof/>
        </w:rPr>
      </w:pPr>
      <w:bookmarkStart w:id="2" w:name="_ENREF_1_2"/>
      <w:r w:rsidRPr="00DB666B">
        <w:rPr>
          <w:noProof/>
        </w:rPr>
        <w:t>2.</w:t>
      </w:r>
      <w:r w:rsidRPr="00DB666B">
        <w:rPr>
          <w:noProof/>
        </w:rPr>
        <w:tab/>
        <w:t>Henkelman RM, Huang X, Xiang QS, Stanisz GJ, Swanson SD, Bronskill MJ. Quantitative interpretation of magnetization transfer. Magn Reson Med 1993;29(6):759-766.</w:t>
      </w:r>
      <w:bookmarkEnd w:id="2"/>
    </w:p>
    <w:p w14:paraId="3A277EDC" w14:textId="77777777" w:rsidR="00DB666B" w:rsidRPr="00DB666B" w:rsidRDefault="00DB666B" w:rsidP="00DB666B">
      <w:pPr>
        <w:pStyle w:val="EndNoteBibliography"/>
        <w:spacing w:after="0"/>
        <w:ind w:left="720" w:hanging="720"/>
        <w:rPr>
          <w:noProof/>
        </w:rPr>
      </w:pPr>
      <w:bookmarkStart w:id="3" w:name="_ENREF_1_3"/>
      <w:r w:rsidRPr="00DB666B">
        <w:rPr>
          <w:noProof/>
        </w:rPr>
        <w:t>3.</w:t>
      </w:r>
      <w:r w:rsidRPr="00DB666B">
        <w:rPr>
          <w:noProof/>
        </w:rPr>
        <w:tab/>
        <w:t>Schmierer K, Tozer DJ, Scaravilli F, Altmann DR, Barker GJ, Tofts PS, Miller DH. Quantitative magnetization transfer imaging in postmortem multiple sclerosis brain. J Magn Reson Imaging 2007;26(1):41-51.</w:t>
      </w:r>
      <w:bookmarkEnd w:id="3"/>
    </w:p>
    <w:p w14:paraId="5AA38A3E" w14:textId="77777777" w:rsidR="00DB666B" w:rsidRPr="00DB666B" w:rsidRDefault="00DB666B" w:rsidP="00DB666B">
      <w:pPr>
        <w:pStyle w:val="EndNoteBibliography"/>
        <w:spacing w:after="0"/>
        <w:ind w:left="720" w:hanging="720"/>
        <w:rPr>
          <w:noProof/>
        </w:rPr>
      </w:pPr>
      <w:bookmarkStart w:id="4" w:name="_ENREF_1_4"/>
      <w:r w:rsidRPr="00DB666B">
        <w:rPr>
          <w:noProof/>
        </w:rPr>
        <w:t>4.</w:t>
      </w:r>
      <w:r w:rsidRPr="00DB666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1A98DA82" w14:textId="77777777" w:rsidR="00DB666B" w:rsidRPr="00DB666B" w:rsidRDefault="00DB666B" w:rsidP="00DB666B">
      <w:pPr>
        <w:pStyle w:val="EndNoteBibliography"/>
        <w:spacing w:after="0"/>
        <w:ind w:left="720" w:hanging="720"/>
        <w:rPr>
          <w:noProof/>
        </w:rPr>
      </w:pPr>
      <w:bookmarkStart w:id="5" w:name="_ENREF_1_5"/>
      <w:r w:rsidRPr="00DB666B">
        <w:rPr>
          <w:noProof/>
        </w:rPr>
        <w:t>5.</w:t>
      </w:r>
      <w:r w:rsidRPr="00DB666B">
        <w:rPr>
          <w:noProof/>
        </w:rPr>
        <w:tab/>
        <w:t>Underhill HR, Rostomily RC, Mikheev AM, Yuan C, Yarnykh VL. Fast bound pool fraction imaging of the in vivo rat brain: association with myelin content and validation in the C6 glioma model. NeuroImage 2011;54(3):2052-2065.</w:t>
      </w:r>
      <w:bookmarkEnd w:id="5"/>
    </w:p>
    <w:p w14:paraId="18B0758E" w14:textId="77777777" w:rsidR="00DB666B" w:rsidRPr="00DB666B" w:rsidRDefault="00DB666B" w:rsidP="00DB666B">
      <w:pPr>
        <w:pStyle w:val="EndNoteBibliography"/>
        <w:spacing w:after="0"/>
        <w:ind w:left="720" w:hanging="720"/>
        <w:rPr>
          <w:noProof/>
        </w:rPr>
      </w:pPr>
      <w:bookmarkStart w:id="6" w:name="_ENREF_1_6"/>
      <w:r w:rsidRPr="00DB666B">
        <w:rPr>
          <w:noProof/>
        </w:rPr>
        <w:t>6.</w:t>
      </w:r>
      <w:r w:rsidRPr="00DB666B">
        <w:rPr>
          <w:noProof/>
        </w:rPr>
        <w:tab/>
        <w:t>Yarnykh VL. Fast macromolecular proton fraction mapping from a single off-resonance magnetization transfer measurement. Magn Reson Med 2012;68(1):166-178.</w:t>
      </w:r>
      <w:bookmarkEnd w:id="6"/>
    </w:p>
    <w:p w14:paraId="7587E421" w14:textId="77777777" w:rsidR="00DB666B" w:rsidRPr="00DB666B" w:rsidRDefault="00DB666B" w:rsidP="00DB666B">
      <w:pPr>
        <w:pStyle w:val="EndNoteBibliography"/>
        <w:spacing w:after="0"/>
        <w:ind w:left="720" w:hanging="720"/>
        <w:rPr>
          <w:noProof/>
        </w:rPr>
      </w:pPr>
      <w:bookmarkStart w:id="7" w:name="_ENREF_1_7"/>
      <w:r w:rsidRPr="00DB666B">
        <w:rPr>
          <w:noProof/>
        </w:rPr>
        <w:t>7.</w:t>
      </w:r>
      <w:r w:rsidRPr="00DB666B">
        <w:rPr>
          <w:noProof/>
        </w:rPr>
        <w:tab/>
        <w:t>Cruz JB. System sensitivity analysis: Dowden, Hutchinson &amp; Ross; 1973.</w:t>
      </w:r>
      <w:bookmarkEnd w:id="7"/>
    </w:p>
    <w:p w14:paraId="3339D2FE" w14:textId="77777777" w:rsidR="00DB666B" w:rsidRPr="00DB666B" w:rsidRDefault="00DB666B" w:rsidP="00DB666B">
      <w:pPr>
        <w:pStyle w:val="EndNoteBibliography"/>
        <w:spacing w:after="0"/>
        <w:ind w:left="720" w:hanging="720"/>
        <w:rPr>
          <w:noProof/>
        </w:rPr>
      </w:pPr>
      <w:bookmarkStart w:id="8" w:name="_ENREF_1_8"/>
      <w:r w:rsidRPr="00DB666B">
        <w:rPr>
          <w:noProof/>
        </w:rPr>
        <w:t>8.</w:t>
      </w:r>
      <w:r w:rsidRPr="00DB666B">
        <w:rPr>
          <w:noProof/>
        </w:rPr>
        <w:tab/>
        <w:t xml:space="preserve">Boudreau M, </w:t>
      </w:r>
      <w:r w:rsidRPr="00DB666B">
        <w:rPr>
          <w:noProof/>
          <w:lang w:val="fr-FR"/>
        </w:rPr>
        <w:t xml:space="preserve">Stikov N, Pike GB. </w:t>
      </w:r>
      <w:r w:rsidRPr="00DB666B">
        <w:rPr>
          <w:noProof/>
        </w:rPr>
        <w:t>B1 -sensitivity analysis of quantitative magnetization transfer imaging. Magn Reson Med 2017.</w:t>
      </w:r>
      <w:bookmarkEnd w:id="8"/>
    </w:p>
    <w:p w14:paraId="4AE33A4E" w14:textId="77777777" w:rsidR="00DB666B" w:rsidRPr="00DB666B" w:rsidRDefault="00DB666B" w:rsidP="00DB666B">
      <w:pPr>
        <w:pStyle w:val="EndNoteBibliography"/>
        <w:spacing w:after="0"/>
        <w:ind w:left="720" w:hanging="720"/>
        <w:rPr>
          <w:noProof/>
        </w:rPr>
      </w:pPr>
      <w:bookmarkStart w:id="9" w:name="_ENREF_1_9"/>
      <w:r w:rsidRPr="00DB666B">
        <w:rPr>
          <w:noProof/>
        </w:rPr>
        <w:t>9.</w:t>
      </w:r>
      <w:r w:rsidRPr="00DB666B">
        <w:rPr>
          <w:noProof/>
        </w:rPr>
        <w:tab/>
        <w:t>Sled JG, Pike GB. Quantitative interpretation of magnetization transfer in spoiled gradient echo MRI sequences. Journal of Magnetic Resonance 2000;145(1):24-36.</w:t>
      </w:r>
      <w:bookmarkEnd w:id="9"/>
    </w:p>
    <w:p w14:paraId="6D01AD04" w14:textId="77777777" w:rsidR="00DB666B" w:rsidRPr="00DB666B" w:rsidRDefault="00DB666B" w:rsidP="00DB666B">
      <w:pPr>
        <w:pStyle w:val="EndNoteBibliography"/>
        <w:spacing w:after="0"/>
        <w:ind w:left="720" w:hanging="720"/>
        <w:rPr>
          <w:noProof/>
        </w:rPr>
      </w:pPr>
      <w:bookmarkStart w:id="10" w:name="_ENREF_1_10"/>
      <w:r w:rsidRPr="00DB666B">
        <w:rPr>
          <w:noProof/>
        </w:rPr>
        <w:lastRenderedPageBreak/>
        <w:t>10.</w:t>
      </w:r>
      <w:r w:rsidRPr="00DB666B">
        <w:rPr>
          <w:noProof/>
        </w:rPr>
        <w:tab/>
        <w:t>Cercignani M, Alexander DC. Optimal acquisition schemes for in vivo quantitative magnetization transfer MRI. Magn Reson Med 2006;56(4):803-810.</w:t>
      </w:r>
      <w:bookmarkEnd w:id="10"/>
    </w:p>
    <w:p w14:paraId="52EE612F" w14:textId="77777777" w:rsidR="00DB666B" w:rsidRPr="00DB666B" w:rsidRDefault="00DB666B" w:rsidP="00DB666B">
      <w:pPr>
        <w:pStyle w:val="EndNoteBibliography"/>
        <w:spacing w:after="0"/>
        <w:ind w:left="720" w:hanging="720"/>
        <w:rPr>
          <w:noProof/>
        </w:rPr>
      </w:pPr>
      <w:bookmarkStart w:id="11" w:name="_ENREF_1_11"/>
      <w:r w:rsidRPr="00DB666B">
        <w:rPr>
          <w:noProof/>
        </w:rPr>
        <w:t>11.</w:t>
      </w:r>
      <w:r w:rsidRPr="00DB666B">
        <w:rPr>
          <w:noProof/>
        </w:rPr>
        <w:tab/>
        <w:t>Levesque IR, Sled JG, Pike GB. Iterative optimization method for design of quantitative magnetization transfer imaging experiments. Magn Reson Med 2011;66(3):635-643.</w:t>
      </w:r>
      <w:bookmarkEnd w:id="11"/>
    </w:p>
    <w:p w14:paraId="79F662BF" w14:textId="77777777" w:rsidR="00DB666B" w:rsidRPr="00DB666B" w:rsidRDefault="00DB666B" w:rsidP="00DB666B">
      <w:pPr>
        <w:pStyle w:val="EndNoteBibliography"/>
        <w:spacing w:after="0"/>
        <w:ind w:left="720" w:hanging="720"/>
        <w:rPr>
          <w:noProof/>
        </w:rPr>
      </w:pPr>
      <w:bookmarkStart w:id="12" w:name="_ENREF_1_12"/>
      <w:r w:rsidRPr="00DB666B">
        <w:rPr>
          <w:noProof/>
        </w:rPr>
        <w:t>12.</w:t>
      </w:r>
      <w:r w:rsidRPr="00DB666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5485B207" w14:textId="77777777" w:rsidR="00DB666B" w:rsidRPr="00DB666B" w:rsidRDefault="00DB666B" w:rsidP="00DB666B">
      <w:pPr>
        <w:pStyle w:val="EndNoteBibliography"/>
        <w:spacing w:after="0"/>
        <w:ind w:left="720" w:hanging="720"/>
        <w:rPr>
          <w:noProof/>
        </w:rPr>
      </w:pPr>
      <w:bookmarkStart w:id="13" w:name="_ENREF_1_13"/>
      <w:r w:rsidRPr="00DB666B">
        <w:rPr>
          <w:noProof/>
        </w:rPr>
        <w:t>13.</w:t>
      </w:r>
      <w:r w:rsidRPr="00DB666B">
        <w:rPr>
          <w:noProof/>
        </w:rPr>
        <w:tab/>
        <w:t>Boudreau M, Tardif CL, Stikov N, Sled JG, Lee W, Pike GB. B1 mapping for bias-correction in quantitative T1 imaging of the brain at 3T using standard pulse sequences. J Magn Reson Imaging 2017.</w:t>
      </w:r>
      <w:bookmarkEnd w:id="13"/>
    </w:p>
    <w:p w14:paraId="615AF27E" w14:textId="77777777" w:rsidR="00DB666B" w:rsidRPr="00DB666B" w:rsidRDefault="00DB666B" w:rsidP="00DB666B">
      <w:pPr>
        <w:pStyle w:val="EndNoteBibliography"/>
        <w:spacing w:after="0"/>
        <w:ind w:left="720" w:hanging="720"/>
        <w:rPr>
          <w:noProof/>
        </w:rPr>
      </w:pPr>
      <w:bookmarkStart w:id="14" w:name="_ENREF_1_14"/>
      <w:r w:rsidRPr="00DB666B">
        <w:rPr>
          <w:noProof/>
        </w:rPr>
        <w:t>14.</w:t>
      </w:r>
      <w:r w:rsidRPr="00DB666B">
        <w:rPr>
          <w:noProof/>
        </w:rPr>
        <w:tab/>
        <w:t>Sled JG, Pike GB. Quantitative imaging of magnetization transfer exchange and relaxation properties in vivo using MRI. Magn Reson Med 2001;46(5):923-931.</w:t>
      </w:r>
      <w:bookmarkEnd w:id="14"/>
    </w:p>
    <w:p w14:paraId="0FA4D6AE" w14:textId="77777777" w:rsidR="00DB666B" w:rsidRPr="00DB666B" w:rsidRDefault="00DB666B" w:rsidP="00DB666B">
      <w:pPr>
        <w:pStyle w:val="EndNoteBibliography"/>
        <w:spacing w:after="0"/>
        <w:ind w:left="720" w:hanging="720"/>
        <w:rPr>
          <w:noProof/>
        </w:rPr>
      </w:pPr>
      <w:bookmarkStart w:id="15" w:name="_ENREF_1_15"/>
      <w:r w:rsidRPr="00DB666B">
        <w:rPr>
          <w:noProof/>
        </w:rPr>
        <w:t>15.</w:t>
      </w:r>
      <w:r w:rsidRPr="00DB666B">
        <w:rPr>
          <w:noProof/>
        </w:rPr>
        <w:tab/>
        <w:t>Yarnykh VL. Pulsed Z-spectroscopic imaging of cross-relaxation parameters in tissues for human MRI: theory and clinical applications. Magn Reson Med 2002;47(5):929-939.</w:t>
      </w:r>
      <w:bookmarkEnd w:id="15"/>
    </w:p>
    <w:p w14:paraId="669CA78C" w14:textId="77777777" w:rsidR="00DB666B" w:rsidRPr="00DB666B" w:rsidRDefault="00DB666B" w:rsidP="00DB666B">
      <w:pPr>
        <w:pStyle w:val="EndNoteBibliography"/>
        <w:spacing w:after="0"/>
        <w:ind w:left="720" w:hanging="720"/>
        <w:rPr>
          <w:noProof/>
        </w:rPr>
      </w:pPr>
      <w:bookmarkStart w:id="16" w:name="_ENREF_1_16"/>
      <w:r w:rsidRPr="00DB666B">
        <w:rPr>
          <w:noProof/>
        </w:rPr>
        <w:t>16.</w:t>
      </w:r>
      <w:r w:rsidRPr="00DB666B">
        <w:rPr>
          <w:noProof/>
        </w:rPr>
        <w:tab/>
        <w:t>Ramani A, Dalton C, Miller DH, Tofts PS, Barker GJ. Precise estimate of fundamental in-vivo MT parameters in human brain in clinically feasible times. Magn Reson Imaging 2002;20(10):721-731.</w:t>
      </w:r>
      <w:bookmarkEnd w:id="16"/>
    </w:p>
    <w:p w14:paraId="7384C8CD" w14:textId="77777777" w:rsidR="00DB666B" w:rsidRPr="00DB666B" w:rsidRDefault="00DB666B" w:rsidP="00DB666B">
      <w:pPr>
        <w:pStyle w:val="EndNoteBibliography"/>
        <w:spacing w:after="0"/>
        <w:ind w:left="720" w:hanging="720"/>
        <w:rPr>
          <w:noProof/>
        </w:rPr>
      </w:pPr>
      <w:bookmarkStart w:id="17" w:name="_ENREF_1_17"/>
      <w:r w:rsidRPr="00DB666B">
        <w:rPr>
          <w:noProof/>
        </w:rPr>
        <w:t>17.</w:t>
      </w:r>
      <w:r w:rsidRPr="00DB666B">
        <w:rPr>
          <w:noProof/>
        </w:rPr>
        <w:tab/>
        <w:t>Lankford CL, Does MD. Propagation of error from parameter constraints in quantitative MRI: Example application of multiple spin echo T2 mapping. Magn Reson Med 2017.</w:t>
      </w:r>
      <w:bookmarkEnd w:id="17"/>
    </w:p>
    <w:p w14:paraId="1860CF87" w14:textId="77777777" w:rsidR="00DB666B" w:rsidRPr="00DB666B" w:rsidRDefault="00DB666B" w:rsidP="00DB666B">
      <w:pPr>
        <w:pStyle w:val="EndNoteBibliography"/>
        <w:ind w:left="720" w:hanging="720"/>
        <w:rPr>
          <w:noProof/>
        </w:rPr>
      </w:pPr>
      <w:bookmarkStart w:id="18" w:name="_ENREF_1_18"/>
      <w:r w:rsidRPr="00DB666B">
        <w:rPr>
          <w:noProof/>
        </w:rPr>
        <w:t>18.</w:t>
      </w:r>
      <w:r w:rsidRPr="00DB666B">
        <w:rPr>
          <w:noProof/>
        </w:rPr>
        <w:tab/>
        <w:t xml:space="preserve">Battiston M, Grussu F, Ianus A, Schneider T, Prados F, Fairney J, Ourselin S, Alexander DC, Cercignani M, Gandini Wheeler-Kingshott CAM, Samson RS. An optimized </w:t>
      </w:r>
      <w:r w:rsidRPr="00DB666B">
        <w:rPr>
          <w:noProof/>
        </w:rPr>
        <w:lastRenderedPageBreak/>
        <w:t>framework for quantitative magnetization transfer imaging of the cervical spinal cord in vivo. Magn Reson Med 2017.</w:t>
      </w:r>
      <w:bookmarkEnd w:id="18"/>
    </w:p>
    <w:p w14:paraId="5C19B559" w14:textId="66FD2427"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9"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9"/>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20"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20"/>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21" w:name="_Ref492993963"/>
      <w:bookmarkStart w:id="22" w:name="_Toc492904924"/>
      <w:bookmarkStart w:id="23" w:name="_Toc492904983"/>
      <w:bookmarkStart w:id="24" w:name="_Toc492905406"/>
      <w:bookmarkStart w:id="25" w:name="_Toc493360416"/>
      <w:bookmarkStart w:id="26" w:name="_Toc493373899"/>
      <w:bookmarkStart w:id="27" w:name="_Toc493505997"/>
      <w:bookmarkStart w:id="28" w:name="_Toc493750997"/>
      <w:bookmarkStart w:id="29"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21"/>
      <w:r>
        <w:t xml:space="preserve">. </w:t>
      </w:r>
      <w:bookmarkEnd w:id="22"/>
      <w:bookmarkEnd w:id="23"/>
      <w:bookmarkEnd w:id="24"/>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5"/>
      <w:bookmarkEnd w:id="26"/>
      <w:bookmarkEnd w:id="27"/>
      <w:bookmarkEnd w:id="28"/>
      <w:bookmarkEnd w:id="29"/>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30" w:name="_Ref492993971"/>
      <w:bookmarkStart w:id="31" w:name="_Toc492904925"/>
      <w:bookmarkStart w:id="32" w:name="_Toc492904984"/>
      <w:bookmarkStart w:id="33" w:name="_Toc492905407"/>
      <w:bookmarkStart w:id="34" w:name="_Toc493360417"/>
      <w:bookmarkStart w:id="35" w:name="_Toc493373900"/>
      <w:bookmarkStart w:id="36" w:name="_Toc493505998"/>
      <w:bookmarkStart w:id="37" w:name="_Toc493750998"/>
      <w:bookmarkStart w:id="38"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30"/>
      <w:r>
        <w:t xml:space="preserve">. </w:t>
      </w:r>
      <w:bookmarkEnd w:id="31"/>
      <w:bookmarkEnd w:id="32"/>
      <w:bookmarkEnd w:id="33"/>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34"/>
      <w:bookmarkEnd w:id="35"/>
      <w:bookmarkEnd w:id="36"/>
      <w:bookmarkEnd w:id="37"/>
      <w:bookmarkEnd w:id="38"/>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9" w:name="_Ref492994003"/>
      <w:bookmarkStart w:id="40" w:name="_Toc492905408"/>
      <w:bookmarkStart w:id="41" w:name="_Toc493360418"/>
      <w:bookmarkStart w:id="42" w:name="_Toc493373901"/>
      <w:bookmarkStart w:id="43" w:name="_Toc493505999"/>
      <w:bookmarkStart w:id="44" w:name="_Toc493750999"/>
      <w:bookmarkStart w:id="45"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9"/>
      <w:r>
        <w:t>.</w:t>
      </w:r>
      <w:r>
        <w:rPr>
          <w:b w:val="0"/>
        </w:rPr>
        <w:t xml:space="preserve"> </w:t>
      </w:r>
      <w:bookmarkEnd w:id="40"/>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41"/>
      <w:bookmarkEnd w:id="42"/>
      <w:bookmarkEnd w:id="43"/>
      <w:bookmarkEnd w:id="44"/>
      <w:bookmarkEnd w:id="45"/>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6" w:name="_Ref492994018"/>
      <w:bookmarkStart w:id="47" w:name="_Toc492905409"/>
      <w:bookmarkStart w:id="48" w:name="_Toc493360419"/>
      <w:bookmarkStart w:id="49" w:name="_Toc493373902"/>
      <w:bookmarkStart w:id="50" w:name="_Toc493506000"/>
      <w:bookmarkStart w:id="51" w:name="_Toc493751000"/>
      <w:bookmarkStart w:id="52"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6"/>
      <w:r>
        <w:t>.</w:t>
      </w:r>
      <w:r>
        <w:rPr>
          <w:b w:val="0"/>
        </w:rPr>
        <w:t xml:space="preserve"> </w:t>
      </w:r>
      <w:bookmarkEnd w:id="47"/>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8"/>
      <w:bookmarkEnd w:id="49"/>
      <w:bookmarkEnd w:id="50"/>
      <w:bookmarkEnd w:id="51"/>
      <w:bookmarkEnd w:id="52"/>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53" w:name="_Ref492994028"/>
      <w:bookmarkStart w:id="54" w:name="_Toc492905410"/>
      <w:bookmarkStart w:id="55" w:name="_Toc493360420"/>
      <w:bookmarkStart w:id="56" w:name="_Toc493373903"/>
      <w:bookmarkStart w:id="57" w:name="_Toc493506001"/>
      <w:bookmarkStart w:id="58" w:name="_Toc493751001"/>
      <w:bookmarkStart w:id="59"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53"/>
      <w:r>
        <w:t>.</w:t>
      </w:r>
      <w:r>
        <w:rPr>
          <w:b w:val="0"/>
        </w:rPr>
        <w:t xml:space="preserve"> </w:t>
      </w:r>
      <w:bookmarkEnd w:id="54"/>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5"/>
      <w:bookmarkEnd w:id="56"/>
      <w:bookmarkEnd w:id="57"/>
      <w:bookmarkEnd w:id="58"/>
      <w:bookmarkEnd w:id="59"/>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60" w:name="_Ref492994049"/>
      <w:bookmarkStart w:id="61" w:name="_Toc492905411"/>
      <w:bookmarkStart w:id="62" w:name="_Toc493360421"/>
      <w:bookmarkStart w:id="63" w:name="_Toc493373904"/>
      <w:bookmarkStart w:id="64" w:name="_Toc493506002"/>
      <w:bookmarkStart w:id="65" w:name="_Toc493751002"/>
      <w:bookmarkStart w:id="66"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60"/>
      <w:r>
        <w:t>.</w:t>
      </w:r>
      <w:r>
        <w:rPr>
          <w:b w:val="0"/>
        </w:rPr>
        <w:t xml:space="preserve"> </w:t>
      </w:r>
      <w:bookmarkEnd w:id="61"/>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62"/>
      <w:bookmarkEnd w:id="63"/>
      <w:bookmarkEnd w:id="64"/>
      <w:bookmarkEnd w:id="65"/>
      <w:bookmarkEnd w:id="6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5EB5FAA" w:rsidR="00E3181D" w:rsidRPr="00E3181D" w:rsidRDefault="00E3181D" w:rsidP="00E3181D">
      <w:pPr>
        <w:pStyle w:val="Lgende"/>
        <w:rPr>
          <w:b w:val="0"/>
        </w:rPr>
      </w:pPr>
      <w:bookmarkStart w:id="67" w:name="_Ref492994059"/>
      <w:bookmarkStart w:id="68" w:name="_Toc492905412"/>
      <w:bookmarkStart w:id="69" w:name="_Toc493360422"/>
      <w:bookmarkStart w:id="70" w:name="_Toc493373905"/>
      <w:bookmarkStart w:id="71" w:name="_Toc493506003"/>
      <w:bookmarkStart w:id="72" w:name="_Toc493751003"/>
      <w:bookmarkStart w:id="73"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7"/>
      <w:r>
        <w:t>.</w:t>
      </w:r>
      <w:r>
        <w:rPr>
          <w:b w:val="0"/>
        </w:rPr>
        <w:t xml:space="preserve"> </w:t>
      </w:r>
      <w:bookmarkEnd w:id="68"/>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9"/>
      <w:bookmarkEnd w:id="70"/>
      <w:bookmarkEnd w:id="71"/>
      <w:bookmarkEnd w:id="72"/>
      <w:bookmarkEnd w:id="73"/>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E8132D" w14:textId="77777777" w:rsidR="00953FF2" w:rsidRDefault="00953FF2">
      <w:r>
        <w:separator/>
      </w:r>
    </w:p>
    <w:p w14:paraId="55345CF2" w14:textId="77777777" w:rsidR="00953FF2" w:rsidRDefault="00953FF2"/>
  </w:endnote>
  <w:endnote w:type="continuationSeparator" w:id="0">
    <w:p w14:paraId="770FD186" w14:textId="77777777" w:rsidR="00953FF2" w:rsidRDefault="00953FF2">
      <w:r>
        <w:continuationSeparator/>
      </w:r>
    </w:p>
    <w:p w14:paraId="34E60AE0" w14:textId="77777777" w:rsidR="00953FF2" w:rsidRDefault="00953F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3E47DD" w:rsidRDefault="003E47D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3E47DD" w:rsidRDefault="003E47DD"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3E47DD" w:rsidRDefault="003E47D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82814">
      <w:rPr>
        <w:rStyle w:val="Numrodepage"/>
        <w:noProof/>
      </w:rPr>
      <w:t>3</w:t>
    </w:r>
    <w:r>
      <w:rPr>
        <w:rStyle w:val="Numrodepage"/>
      </w:rPr>
      <w:fldChar w:fldCharType="end"/>
    </w:r>
  </w:p>
  <w:p w14:paraId="74D1FFB5" w14:textId="77777777" w:rsidR="003E47DD" w:rsidRPr="00480E6C" w:rsidRDefault="003E47DD"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3E47DD" w:rsidRPr="00480E6C" w:rsidRDefault="003E47DD"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C2983" w14:textId="77777777" w:rsidR="00953FF2" w:rsidRDefault="00953FF2">
      <w:r>
        <w:separator/>
      </w:r>
    </w:p>
    <w:p w14:paraId="5A9182E5" w14:textId="77777777" w:rsidR="00953FF2" w:rsidRDefault="00953FF2"/>
  </w:footnote>
  <w:footnote w:type="continuationSeparator" w:id="0">
    <w:p w14:paraId="04C59ED2" w14:textId="77777777" w:rsidR="00953FF2" w:rsidRDefault="00953FF2">
      <w:r>
        <w:continuationSeparator/>
      </w:r>
    </w:p>
    <w:p w14:paraId="2C6A94EA" w14:textId="77777777" w:rsidR="00953FF2" w:rsidRDefault="00953FF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7&lt;/item&gt;&lt;item&gt;2717&lt;/item&gt;&lt;item&gt;2795&lt;/item&gt;&lt;item&gt;2822&lt;/item&gt;&lt;item&gt;2832&lt;/item&gt;&lt;item&gt;3570&lt;/item&gt;&lt;item&gt;3661&lt;/item&gt;&lt;item&gt;3662&lt;/item&gt;&lt;item&gt;3675&lt;/item&gt;&lt;item&gt;3719&lt;/item&gt;&lt;item&gt;3770&lt;/item&gt;&lt;item&gt;3772&lt;/item&gt;&lt;item&gt;8188&lt;/item&gt;&lt;item&gt;8231&lt;/item&gt;&lt;item&gt;8255&lt;/item&gt;&lt;item&gt;8256&lt;/item&gt;&lt;item&gt;8257&lt;/item&gt;&lt;item&gt;8258&lt;/item&gt;&lt;/record-ids&gt;&lt;/item&gt;&lt;/Libraries&gt;"/>
  </w:docVars>
  <w:rsids>
    <w:rsidRoot w:val="002A25C7"/>
    <w:rsid w:val="000000C6"/>
    <w:rsid w:val="00004142"/>
    <w:rsid w:val="00004CF6"/>
    <w:rsid w:val="00005487"/>
    <w:rsid w:val="0000765A"/>
    <w:rsid w:val="00011CB8"/>
    <w:rsid w:val="00012A72"/>
    <w:rsid w:val="000130F1"/>
    <w:rsid w:val="00013F08"/>
    <w:rsid w:val="00013FF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5C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5524"/>
    <w:rsid w:val="002C6C62"/>
    <w:rsid w:val="002D0088"/>
    <w:rsid w:val="002D00BD"/>
    <w:rsid w:val="002D19C3"/>
    <w:rsid w:val="002D2A4D"/>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10B7"/>
    <w:rsid w:val="00391BFF"/>
    <w:rsid w:val="00391F2C"/>
    <w:rsid w:val="00392B32"/>
    <w:rsid w:val="003935A8"/>
    <w:rsid w:val="0039557C"/>
    <w:rsid w:val="00396789"/>
    <w:rsid w:val="0039686C"/>
    <w:rsid w:val="003A2193"/>
    <w:rsid w:val="003A2CB8"/>
    <w:rsid w:val="003A3F5D"/>
    <w:rsid w:val="003A40AC"/>
    <w:rsid w:val="003A4867"/>
    <w:rsid w:val="003A4EDC"/>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7DD"/>
    <w:rsid w:val="003E4AEA"/>
    <w:rsid w:val="003E559C"/>
    <w:rsid w:val="003E770D"/>
    <w:rsid w:val="003F03D2"/>
    <w:rsid w:val="003F1E8F"/>
    <w:rsid w:val="003F3427"/>
    <w:rsid w:val="003F36EC"/>
    <w:rsid w:val="003F5CF3"/>
    <w:rsid w:val="003F72EB"/>
    <w:rsid w:val="003F7A3C"/>
    <w:rsid w:val="0040006E"/>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1C50"/>
    <w:rsid w:val="00541C7D"/>
    <w:rsid w:val="005421E8"/>
    <w:rsid w:val="005424E6"/>
    <w:rsid w:val="00542B89"/>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6A8"/>
    <w:rsid w:val="00654E20"/>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94D"/>
    <w:rsid w:val="00675D39"/>
    <w:rsid w:val="00680C0F"/>
    <w:rsid w:val="00680D3D"/>
    <w:rsid w:val="00680DBB"/>
    <w:rsid w:val="006814A0"/>
    <w:rsid w:val="00682880"/>
    <w:rsid w:val="00683031"/>
    <w:rsid w:val="00684883"/>
    <w:rsid w:val="0068580E"/>
    <w:rsid w:val="00687E04"/>
    <w:rsid w:val="00690C92"/>
    <w:rsid w:val="00690E2C"/>
    <w:rsid w:val="00692099"/>
    <w:rsid w:val="0069219E"/>
    <w:rsid w:val="00692E88"/>
    <w:rsid w:val="00693A7B"/>
    <w:rsid w:val="0069535D"/>
    <w:rsid w:val="00695AC8"/>
    <w:rsid w:val="00695ECB"/>
    <w:rsid w:val="0069670A"/>
    <w:rsid w:val="006A1824"/>
    <w:rsid w:val="006A64FB"/>
    <w:rsid w:val="006B03AC"/>
    <w:rsid w:val="006B1225"/>
    <w:rsid w:val="006B176E"/>
    <w:rsid w:val="006B34D2"/>
    <w:rsid w:val="006B35BE"/>
    <w:rsid w:val="006B3855"/>
    <w:rsid w:val="006B474F"/>
    <w:rsid w:val="006B63CE"/>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760C"/>
    <w:rsid w:val="006F7777"/>
    <w:rsid w:val="00704240"/>
    <w:rsid w:val="007049B1"/>
    <w:rsid w:val="00704CC8"/>
    <w:rsid w:val="0070527C"/>
    <w:rsid w:val="00706DA1"/>
    <w:rsid w:val="00706F66"/>
    <w:rsid w:val="00707318"/>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06638"/>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3521"/>
    <w:rsid w:val="00BA5B72"/>
    <w:rsid w:val="00BA5C6C"/>
    <w:rsid w:val="00BA61BB"/>
    <w:rsid w:val="00BA64A7"/>
    <w:rsid w:val="00BA6796"/>
    <w:rsid w:val="00BB3CDF"/>
    <w:rsid w:val="00BB4B0A"/>
    <w:rsid w:val="00BB4D66"/>
    <w:rsid w:val="00BC1071"/>
    <w:rsid w:val="00BC189A"/>
    <w:rsid w:val="00BC2195"/>
    <w:rsid w:val="00BC2431"/>
    <w:rsid w:val="00BC277F"/>
    <w:rsid w:val="00BC2B94"/>
    <w:rsid w:val="00BC5FE5"/>
    <w:rsid w:val="00BC7113"/>
    <w:rsid w:val="00BC71F5"/>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54D6"/>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018F"/>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1621"/>
    <w:rsid w:val="00E62498"/>
    <w:rsid w:val="00E6291D"/>
    <w:rsid w:val="00E632F0"/>
    <w:rsid w:val="00E63F95"/>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377D6"/>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73FA5-EA75-1E4D-9AC5-4769D0B85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31</Pages>
  <Words>10602</Words>
  <Characters>58315</Characters>
  <Application>Microsoft Macintosh Word</Application>
  <DocSecurity>0</DocSecurity>
  <Lines>485</Lines>
  <Paragraphs>137</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68780</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54</cp:revision>
  <cp:lastPrinted>2016-10-18T17:19:00Z</cp:lastPrinted>
  <dcterms:created xsi:type="dcterms:W3CDTF">2017-09-21T12:03:00Z</dcterms:created>
  <dcterms:modified xsi:type="dcterms:W3CDTF">2017-09-29T19:25:00Z</dcterms:modified>
</cp:coreProperties>
</file>